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1943E20B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E44C57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212D8C">
        <w:rPr>
          <w:rFonts w:ascii="Spectral" w:hAnsi="Spectral"/>
          <w:bCs/>
          <w:color w:val="000000"/>
          <w:sz w:val="22"/>
          <w:szCs w:val="22"/>
          <w:lang w:val="en-US"/>
        </w:rPr>
        <w:t>86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9" w:name="_Hlk58345161"/>
      <w:bookmarkStart w:id="10" w:name="_Hlk61029720"/>
      <w:bookmarkStart w:id="11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77777777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29DEB2C9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lastRenderedPageBreak/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5DE26D" w14:textId="77777777" w:rsidR="004B71A8" w:rsidRDefault="004B71A8">
      <w:r>
        <w:separator/>
      </w:r>
    </w:p>
  </w:endnote>
  <w:endnote w:type="continuationSeparator" w:id="0">
    <w:p w14:paraId="181C9589" w14:textId="77777777" w:rsidR="004B71A8" w:rsidRDefault="004B71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56AEF3" w14:textId="77777777" w:rsidR="004B71A8" w:rsidRDefault="004B71A8">
      <w:r>
        <w:separator/>
      </w:r>
    </w:p>
  </w:footnote>
  <w:footnote w:type="continuationSeparator" w:id="0">
    <w:p w14:paraId="7D6092EF" w14:textId="77777777" w:rsidR="004B71A8" w:rsidRDefault="004B71A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36</TotalTime>
  <Pages>43</Pages>
  <Words>14740</Words>
  <Characters>84018</Characters>
  <Application>Microsoft Office Word</Application>
  <DocSecurity>0</DocSecurity>
  <Lines>700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31</cp:revision>
  <cp:lastPrinted>2022-07-31T19:03:00Z</cp:lastPrinted>
  <dcterms:created xsi:type="dcterms:W3CDTF">2021-03-19T00:08:00Z</dcterms:created>
  <dcterms:modified xsi:type="dcterms:W3CDTF">2022-09-04T2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